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04A69" w:rsidRPr="00782119" w:rsidRDefault="00004A69" w:rsidP="00004A69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</w:pPr>
      <w:bookmarkStart w:id="0" w:name="_Toc131142639"/>
      <w:bookmarkStart w:id="1" w:name="_Toc136883206"/>
      <w:r w:rsidRPr="00F147D1">
        <w:rPr>
          <w:rFonts w:ascii="Times New Roman" w:hAnsi="Times New Roman" w:cs="Times New Roman"/>
          <w:b/>
          <w:color w:val="auto"/>
          <w:sz w:val="24"/>
          <w:szCs w:val="24"/>
          <w:lang w:val="id-ID"/>
        </w:rPr>
        <w:t>DAFTAR PUSTAKA</w:t>
      </w:r>
      <w:bookmarkEnd w:id="0"/>
      <w:bookmarkEnd w:id="1"/>
    </w:p>
    <w:p w:rsidR="00004A69" w:rsidRPr="00395D5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  <w:lang w:val="id-ID"/>
        </w:rPr>
      </w:pPr>
      <w:r w:rsidRPr="00395D5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id-ID"/>
        </w:rPr>
        <w:t xml:space="preserve">Aini, L., &amp; Reskita, R. (2013). </w:t>
      </w:r>
      <w:r w:rsidRPr="00395D5F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id-ID"/>
        </w:rPr>
        <w:t>Pengaruh Tehnik Relaksasi Nafas Dalam Terhadap Penurunan Nyeri Pasien Fraktur</w:t>
      </w:r>
      <w:r w:rsidRPr="00395D5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id-ID"/>
        </w:rPr>
        <w:t>, </w:t>
      </w:r>
      <w:r w:rsidRPr="00395D5F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id-ID"/>
        </w:rPr>
        <w:t>9</w:t>
      </w:r>
      <w:r w:rsidRPr="00395D5F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id-ID"/>
        </w:rPr>
        <w:t>, 8-19.</w:t>
      </w:r>
      <w:r w:rsidRPr="00395D5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004A69" w:rsidRPr="009E7752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Al-Ihsan, A. R. (2018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10 Besar Penyakit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https://rsudalihsan.jabarprov.go.id/page/902-10-Besar-Penyakit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iakses pada 27 Januari 2023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Anifah, F., &amp; Yumni, F. L. (2018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Pemberian Teknik Relaksasi Nafas Dalam Untuk Menurunkan Tingkat Nyeri Pada Ny. A Dengan Masalah Keperawatan Nyeri Akut Pada Diagnosa Medis Post Operasi Kista Ovarium Di Ruang Sakinah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Universitas Muhammadiyah Surabaya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Azkiyah, R. N., Sukmaningtyas, W., &amp; Sumarni, T. (2021). Asuhan Keperawatan Nyeri Akut Pada Ny. J dengan Carsinoma Mammae di Ruang Edelweis di RSUD dr. R. Goeteng Taroenadibrata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enelitian Dan Pengabdian Kepada Masyarakat (SNPPKM)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Damayanti, S. S., &amp; Handayani, R. N. (2022). Asuhan Keperawatan Pasien Ca Mamae Pada Ny.P Dengan Diagnosa Keperawatan Nyeri Akut Di Ruang Wijayakusuma Rsud Prof.Dr.Margono Soekarjo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Jurnal Inovasi Penelitian</w:t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93C3F">
        <w:rPr>
          <w:rFonts w:ascii="Times New Roman" w:hAnsi="Times New Roman" w:cs="Times New Roman"/>
          <w:noProof/>
          <w:sz w:val="24"/>
          <w:szCs w:val="24"/>
        </w:rPr>
        <w:t>(5), 6103–6108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Dinkes. (2021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Profil Kesehatan Jawa Barat Tahun 2021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4A69" w:rsidRPr="00DE347C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Kemenkes. (2019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Penyakit Kanker di Indonesia Berada Pada Urutan 8 di Asia Tenggara dan Urutan 23 di Asia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http://p2p.kemkes.go.id/penyakit-kanker-di-indonesia-berada-pada-urutan-8-di-asia-</w:t>
      </w:r>
      <w:r>
        <w:rPr>
          <w:rFonts w:ascii="Times New Roman" w:hAnsi="Times New Roman" w:cs="Times New Roman"/>
          <w:noProof/>
          <w:sz w:val="24"/>
          <w:szCs w:val="24"/>
        </w:rPr>
        <w:t>tenggara-dan-urutan-23-di-asia/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iakses pada 27 Januari 2023</w:t>
      </w:r>
    </w:p>
    <w:p w:rsidR="00004A69" w:rsidRPr="00DE347C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Kemenkes. (2022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Manajemen Nyeri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https://yankes.kemkes.go.id/view_artikel/1052/manajemen-nyeri#:~:text=Nyeri adalah masalah kesehatan dunia,datang mencari pusat pelayanan kesehatan.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Diakses pada 2 maret 2023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LeMone, P., Burke, K. M., &amp; Bauldoff, G. (2016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Buku Ajar Keperawatan Medikal Bedah</w:t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 (Ed. 5 Vol.). Jakarta : EGC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Novianti, P. D. (2018). Gambaran Asuhan Keperawatan Pada Pasien Kanker Payudara (Ca. Mammae) dengan Nyeri Kronis di Ruang Janger RSUD Mangusada Bandung Tahun 2018. In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Nursalam. (2015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Ilmu Keperawatan : Pendekatan Praktis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Salemba Medika.</w:t>
      </w:r>
    </w:p>
    <w:p w:rsidR="00004A69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PPNI. (2017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Standar Diagnosis Keperawatan Indonesia: Definisi dan Indikator Diagnosis</w:t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 (Edisi 1). Jakarta : DPP PPNI.</w:t>
      </w:r>
    </w:p>
    <w:p w:rsidR="00BD0F56" w:rsidRDefault="00BD0F56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id-ID"/>
        </w:rPr>
        <w:sectPr w:rsidR="00BD0F56" w:rsidSect="00BD0F56">
          <w:headerReference w:type="default" r:id="rId6"/>
          <w:footerReference w:type="default" r:id="rId7"/>
          <w:pgSz w:w="11906" w:h="16838"/>
          <w:pgMar w:top="2268" w:right="1701" w:bottom="1701" w:left="2268" w:header="708" w:footer="708" w:gutter="0"/>
          <w:pgNumType w:start="96"/>
          <w:cols w:space="708"/>
          <w:docGrid w:linePitch="360"/>
        </w:sectPr>
      </w:pPr>
    </w:p>
    <w:p w:rsidR="00004A69" w:rsidRPr="00DE347C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lastRenderedPageBreak/>
        <w:t xml:space="preserve">PPNI. (2018).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Standar Intervensi Keperawatan Indonesia: Definisi dan Tindakan Keperawatan, </w:t>
      </w:r>
      <w:r w:rsidRPr="00DE347C">
        <w:rPr>
          <w:rFonts w:ascii="Times New Roman" w:hAnsi="Times New Roman" w:cs="Times New Roman"/>
          <w:noProof/>
          <w:sz w:val="24"/>
          <w:szCs w:val="24"/>
          <w:lang w:val="id-ID"/>
        </w:rPr>
        <w:t>(Edisi 1)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. Jakarta: DPP PPNI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PPNI. (2018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Standar Luaran Keperawatan Indonesia: Definisi dan Kriteria Hasil Keperawatan</w:t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 (1st ed.). Jakarta: DPP PPNI.</w:t>
      </w:r>
    </w:p>
    <w:p w:rsidR="00004A69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Ristiyanto, E., Hartoyo, M., &amp; Wulandari. (2016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Efektivitas Terapi Relaksasi Slow Deep Breathing (SDB) dan RelaksasiBenson Terhadap Penurunan Intensitas Nyeri Pasien Kanker Di RS Tugurejo Semarang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27C67">
        <w:rPr>
          <w:rFonts w:ascii="Times New Roman" w:hAnsi="Times New Roman" w:cs="Times New Roman"/>
          <w:noProof/>
          <w:sz w:val="24"/>
          <w:szCs w:val="24"/>
        </w:rPr>
        <w:t>Ruiz, B. R., and Hernández, P.S., (2013). Diet and cancer: Risk factors and epidemiological evidene. Science Direct (77): 202–208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Savitri, A. (2015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Kupas Tuntas Kanker Payudara, Leher Rahim, dan Rahim.</w:t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 Yogyakarta - Pustaka Baru Press.</w:t>
      </w:r>
    </w:p>
    <w:p w:rsidR="00004A69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Swarjana, I. K. (2015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 (M. Bendatu (ed.); 1st ed.)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ANDI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40E56">
        <w:rPr>
          <w:rFonts w:ascii="Times New Roman" w:hAnsi="Times New Roman" w:cs="Times New Roman"/>
          <w:noProof/>
          <w:sz w:val="24"/>
          <w:szCs w:val="24"/>
        </w:rPr>
        <w:t>Soemi</w:t>
      </w:r>
      <w:r>
        <w:rPr>
          <w:rFonts w:ascii="Times New Roman" w:hAnsi="Times New Roman" w:cs="Times New Roman"/>
          <w:noProof/>
          <w:sz w:val="24"/>
          <w:szCs w:val="24"/>
        </w:rPr>
        <w:t>tro, P. M., &amp; Hermawan, A. (2013</w:t>
      </w:r>
      <w:r w:rsidRPr="00F40E56">
        <w:rPr>
          <w:rFonts w:ascii="Times New Roman" w:hAnsi="Times New Roman" w:cs="Times New Roman"/>
          <w:noProof/>
          <w:sz w:val="24"/>
          <w:szCs w:val="24"/>
        </w:rPr>
        <w:t>). Blak-blakan kanker payudara. Bandung: Mizan Pustaka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Wahyudi, A. S., &amp; Wahid, A. (2016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Buku Ajar Ilmu Keperawatan Dasar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Jakarta: Mitra Wacana Media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Weldiani, Y., Nurchayati, S., &amp; Zulfitri, Y. (2018). Hubungan pengetahuan dan kemampuan periksa payudara sendiri (sadari) dengan stadium kanker payudara di rsud arifin achmad provinsi riau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Journal Online Mahasiswa Bidang Ilmu Keperawatan</w:t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93C3F">
        <w:rPr>
          <w:rFonts w:ascii="Times New Roman" w:hAnsi="Times New Roman" w:cs="Times New Roman"/>
          <w:noProof/>
          <w:sz w:val="24"/>
          <w:szCs w:val="24"/>
        </w:rPr>
        <w:t>, 153–160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Widieati, W. (2015). Pengaruh teknik relaksasi nafas dalam terhadap penurunan intensitas nyeri pada ibu postseksio sesarea di rumah sakit unipdu medika Jombang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Jurnal Edu Health</w:t>
      </w: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93C3F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Wijaya, A. S., &amp; Putri, Y. M. (2013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KMB 2 Keperawatan Medikal Bedah, Keperawatan Dewasa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Yogyakarta - Nuha Medika.</w:t>
      </w:r>
    </w:p>
    <w:p w:rsidR="00004A69" w:rsidRPr="00A93C3F" w:rsidRDefault="00004A69" w:rsidP="00004A6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A93C3F">
        <w:rPr>
          <w:rFonts w:ascii="Times New Roman" w:hAnsi="Times New Roman" w:cs="Times New Roman"/>
          <w:noProof/>
          <w:sz w:val="24"/>
          <w:szCs w:val="24"/>
        </w:rPr>
        <w:t xml:space="preserve">Zakiyah. (2015). </w:t>
      </w:r>
      <w:r w:rsidRPr="00A93C3F">
        <w:rPr>
          <w:rFonts w:ascii="Times New Roman" w:hAnsi="Times New Roman" w:cs="Times New Roman"/>
          <w:i/>
          <w:iCs/>
          <w:noProof/>
          <w:sz w:val="24"/>
          <w:szCs w:val="24"/>
        </w:rPr>
        <w:t>Nyeri : Konsep dan Penatalaksanaan dalam Praktik Keperwatan Berbasis Bukti</w:t>
      </w:r>
      <w:r w:rsidRPr="00A93C3F">
        <w:rPr>
          <w:rFonts w:ascii="Times New Roman" w:hAnsi="Times New Roman" w:cs="Times New Roman"/>
          <w:noProof/>
          <w:sz w:val="24"/>
          <w:szCs w:val="24"/>
        </w:rPr>
        <w:t>. Jakarta : Salemba Medika.</w:t>
      </w:r>
    </w:p>
    <w:p w:rsidR="0039434A" w:rsidRDefault="00004A69" w:rsidP="00004A69"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bookmarkStart w:id="2" w:name="_GoBack"/>
      <w:bookmarkEnd w:id="2"/>
    </w:p>
    <w:sectPr w:rsidR="0039434A" w:rsidSect="00BD0F56">
      <w:footerReference w:type="default" r:id="rId8"/>
      <w:pgSz w:w="11906" w:h="16838"/>
      <w:pgMar w:top="2268" w:right="1701" w:bottom="1701" w:left="2268" w:header="708" w:footer="708" w:gutter="0"/>
      <w:pgNumType w:start="9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40F33" w:rsidRDefault="00B40F33" w:rsidP="00BD0F56">
      <w:pPr>
        <w:spacing w:after="0" w:line="240" w:lineRule="auto"/>
      </w:pPr>
      <w:r>
        <w:separator/>
      </w:r>
    </w:p>
  </w:endnote>
  <w:endnote w:type="continuationSeparator" w:id="0">
    <w:p w:rsidR="00B40F33" w:rsidRDefault="00B40F33" w:rsidP="00BD0F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4440599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D0F56" w:rsidRDefault="00BD0F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6</w:t>
        </w:r>
        <w:r>
          <w:rPr>
            <w:noProof/>
          </w:rPr>
          <w:fldChar w:fldCharType="end"/>
        </w:r>
      </w:p>
    </w:sdtContent>
  </w:sdt>
  <w:p w:rsidR="00BD0F56" w:rsidRDefault="00BD0F5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0F56" w:rsidRDefault="00BD0F56">
    <w:pPr>
      <w:pStyle w:val="Footer"/>
      <w:jc w:val="center"/>
    </w:pPr>
  </w:p>
  <w:p w:rsidR="00BD0F56" w:rsidRDefault="00BD0F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40F33" w:rsidRDefault="00B40F33" w:rsidP="00BD0F56">
      <w:pPr>
        <w:spacing w:after="0" w:line="240" w:lineRule="auto"/>
      </w:pPr>
      <w:r>
        <w:separator/>
      </w:r>
    </w:p>
  </w:footnote>
  <w:footnote w:type="continuationSeparator" w:id="0">
    <w:p w:rsidR="00B40F33" w:rsidRDefault="00B40F33" w:rsidP="00BD0F5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89577069"/>
      <w:docPartObj>
        <w:docPartGallery w:val="Page Numbers (Top of Page)"/>
        <w:docPartUnique/>
      </w:docPartObj>
    </w:sdtPr>
    <w:sdtEndPr>
      <w:rPr>
        <w:noProof/>
      </w:rPr>
    </w:sdtEndPr>
    <w:sdtContent>
      <w:p w:rsidR="00BD0F56" w:rsidRDefault="00BD0F5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7</w:t>
        </w:r>
        <w:r>
          <w:rPr>
            <w:noProof/>
          </w:rPr>
          <w:fldChar w:fldCharType="end"/>
        </w:r>
      </w:p>
    </w:sdtContent>
  </w:sdt>
  <w:p w:rsidR="00BD0F56" w:rsidRDefault="00BD0F5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4A69"/>
    <w:rsid w:val="00004A69"/>
    <w:rsid w:val="0008614F"/>
    <w:rsid w:val="00164825"/>
    <w:rsid w:val="001857E3"/>
    <w:rsid w:val="0039434A"/>
    <w:rsid w:val="005B46F2"/>
    <w:rsid w:val="007F4DB8"/>
    <w:rsid w:val="00B40F33"/>
    <w:rsid w:val="00B6012B"/>
    <w:rsid w:val="00B85A3E"/>
    <w:rsid w:val="00BD0F56"/>
    <w:rsid w:val="00D30FE5"/>
    <w:rsid w:val="00D52040"/>
    <w:rsid w:val="00E458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5259FD"/>
  <w15:chartTrackingRefBased/>
  <w15:docId w15:val="{B09E6344-BE01-4F11-A270-F1D8574FEE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4A6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4A6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BD0F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0F56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BD0F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0F56"/>
    <w:rPr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559</Words>
  <Characters>318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rin Tri Syafarina</dc:creator>
  <cp:keywords/>
  <dc:description/>
  <cp:lastModifiedBy>Kharin Tri Syafarina</cp:lastModifiedBy>
  <cp:revision>2</cp:revision>
  <dcterms:created xsi:type="dcterms:W3CDTF">2023-06-15T17:54:00Z</dcterms:created>
  <dcterms:modified xsi:type="dcterms:W3CDTF">2023-06-19T06:34:00Z</dcterms:modified>
</cp:coreProperties>
</file>